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2957" w:rsidRPr="00270AD9" w:rsidRDefault="00572957" w:rsidP="00AF5655">
      <w:pPr>
        <w:ind w:left="360"/>
        <w:rPr>
          <w:b/>
        </w:rPr>
      </w:pPr>
      <w:r>
        <w:rPr>
          <w:b/>
        </w:rPr>
        <w:t>Ch07.06.</w:t>
      </w:r>
      <w:r w:rsidR="00AF5655">
        <w:rPr>
          <w:b/>
        </w:rPr>
        <w:t>Q</w:t>
      </w:r>
      <w:r>
        <w:rPr>
          <w:b/>
        </w:rPr>
        <w:t xml:space="preserve">  </w:t>
      </w:r>
      <w:proofErr w:type="spellStart"/>
      <w:r w:rsidRPr="00270AD9">
        <w:rPr>
          <w:b/>
        </w:rPr>
        <w:t>McIsaac</w:t>
      </w:r>
      <w:proofErr w:type="spellEnd"/>
      <w:r w:rsidRPr="00270AD9">
        <w:rPr>
          <w:b/>
        </w:rPr>
        <w:t xml:space="preserve"> Score and Rapid Antigen Detection Test</w:t>
      </w:r>
    </w:p>
    <w:p w:rsidR="00572957" w:rsidRDefault="00572957" w:rsidP="00572957">
      <w:pPr>
        <w:ind w:left="360"/>
      </w:pPr>
    </w:p>
    <w:p w:rsidR="00572957" w:rsidRDefault="00572957" w:rsidP="00572957">
      <w:pPr>
        <w:ind w:left="360"/>
      </w:pPr>
      <w:proofErr w:type="spellStart"/>
      <w:r>
        <w:t>Tanz</w:t>
      </w:r>
      <w:proofErr w:type="spellEnd"/>
      <w:r>
        <w:t xml:space="preserve"> et al.,</w:t>
      </w:r>
      <w:r>
        <w:fldChar w:fldCharType="begin"/>
      </w:r>
      <w:r>
        <w:instrText xml:space="preserve"> ADDIN EN.CITE &lt;EndNote&gt;&lt;Cite&gt;&lt;Author&gt;Tanz&lt;/Author&gt;&lt;Year&gt;2009&lt;/Year&gt;&lt;RecNum&gt;1051&lt;/RecNum&gt;&lt;DisplayText&gt;(3)&lt;/DisplayText&gt;&lt;record&gt;&lt;rec-number&gt;1051&lt;/rec-number&gt;&lt;foreign-keys&gt;&lt;key app="EN" db-id="0ftvff9p80fp5few5s05f5fw9rd9fefrdzer"&gt;1051&lt;/key&gt;&lt;/foreign-keys&gt;&lt;ref-type name="Journal Article"&gt;17&lt;/ref-type&gt;&lt;contributors&gt;&lt;authors&gt;&lt;author&gt;Tanz, R. R.&lt;/author&gt;&lt;author&gt;Gerber, M. A.&lt;/author&gt;&lt;author&gt;Kabat, W.&lt;/author&gt;&lt;author&gt;Rippe, J.&lt;/author&gt;&lt;author&gt;Seshadri, R.&lt;/author&gt;&lt;author&gt;Shulman, S. T.&lt;/author&gt;&lt;/authors&gt;&lt;/contributors&gt;&lt;auth-address&gt;Department of Pediatrics, Children&amp;apos;s Memorial Hospital and Northwestern University Feinberg School of Medicine, Chicago, IL 60614, USA. rtanz@northwestern.edu&lt;/auth-address&gt;&lt;titles&gt;&lt;title&gt;Performance of a rapid antigen-detection test and throat culture in community pediatric offices: implications for management of pharyngitis&lt;/title&gt;&lt;secondary-title&gt;Pediatrics&lt;/secondary-title&gt;&lt;/titles&gt;&lt;pages&gt;437-44&lt;/pages&gt;&lt;volume&gt;123&lt;/volume&gt;&lt;number&gt;2&lt;/number&gt;&lt;keywords&gt;&lt;keyword&gt;Adolescent&lt;/keyword&gt;&lt;keyword&gt;Antigens, Bacterial/*blood&lt;/keyword&gt;&lt;keyword&gt;Bacteriological Techniques&lt;/keyword&gt;&lt;keyword&gt;Child&lt;/keyword&gt;&lt;keyword&gt;Child, Preschool&lt;/keyword&gt;&lt;keyword&gt;Female&lt;/keyword&gt;&lt;keyword&gt;Hematologic Tests&lt;/keyword&gt;&lt;keyword&gt;Humans&lt;/keyword&gt;&lt;keyword&gt;Male&lt;/keyword&gt;&lt;keyword&gt;Pharyngitis/*blood/diagnosis/*microbiology&lt;/keyword&gt;&lt;keyword&gt;Pharynx/*microbiology&lt;/keyword&gt;&lt;keyword&gt;Sensitivity and Specificity&lt;/keyword&gt;&lt;keyword&gt;Streptococcal Infections/*blood/diagnosis&lt;/keyword&gt;&lt;keyword&gt;Streptococcus pyogenes/*immunology/*isolation &amp;amp; purification&lt;/keyword&gt;&lt;keyword&gt;Time Factors&lt;/keyword&gt;&lt;/keywords&gt;&lt;dates&gt;&lt;year&gt;2009&lt;/year&gt;&lt;pub-dates&gt;&lt;date&gt;Feb&lt;/date&gt;&lt;/pub-dates&gt;&lt;/dates&gt;&lt;accession-num&gt;19171607&lt;/accession-num&gt;&lt;urls&gt;&lt;related-urls&gt;&lt;url&gt;http://www.ncbi.nlm.nih.gov/entrez/query.fcgi?cmd=Retrieve&amp;amp;db=PubMed&amp;amp;dopt=Citation&amp;amp;list_uids=19171607&lt;/url&gt;&lt;/related-urls&gt;&lt;/urls&gt;&lt;electronic-resource-num&gt;123/2/437 [pii]&amp;#xD;10.1542/peds.2008-0488&lt;/electronic-resource-num&gt;&lt;language&gt;eng&lt;/language&gt;&lt;/record&gt;&lt;/Cite&gt;&lt;/EndNote&gt;</w:instrText>
      </w:r>
      <w:r>
        <w:fldChar w:fldCharType="separate"/>
      </w:r>
      <w:r>
        <w:rPr>
          <w:noProof/>
        </w:rPr>
        <w:t>(</w:t>
      </w:r>
      <w:hyperlink w:anchor="_ENREF_3" w:tooltip="Tanz, 2009 #1051" w:history="1">
        <w:r>
          <w:rPr>
            <w:noProof/>
          </w:rPr>
          <w:t>3</w:t>
        </w:r>
      </w:hyperlink>
      <w:r>
        <w:rPr>
          <w:noProof/>
        </w:rPr>
        <w:t>)</w:t>
      </w:r>
      <w:r>
        <w:fldChar w:fldCharType="end"/>
      </w:r>
      <w:r>
        <w:t xml:space="preserve"> studied the sensitivity and specificity of the rapid antigen detection test for group A strep in </w:t>
      </w:r>
      <w:r w:rsidRPr="006E5BFD">
        <w:t xml:space="preserve">1848 children 3 to 18 years of age who were evaluated for acute pharyngitis; a laboratory throat culture was the "gold standard." </w:t>
      </w:r>
      <w:r>
        <w:t>They found that the sensitivity of the rapid antigen test</w:t>
      </w:r>
      <w:r w:rsidRPr="006E5BFD">
        <w:t xml:space="preserve"> </w:t>
      </w:r>
      <w:r>
        <w:t xml:space="preserve">depended on the prior probability of strep throat, which was estimated using the Mc Isaac Score.  The </w:t>
      </w:r>
      <w:proofErr w:type="spellStart"/>
      <w:r>
        <w:t>McIssac</w:t>
      </w:r>
      <w:proofErr w:type="spellEnd"/>
      <w:r>
        <w:t xml:space="preserve"> Score gives 1 point </w:t>
      </w:r>
      <w:r w:rsidR="00B36EA4">
        <w:t>for each of the following items:</w:t>
      </w:r>
      <w:bookmarkStart w:id="0" w:name="_GoBack"/>
      <w:bookmarkEnd w:id="0"/>
    </w:p>
    <w:p w:rsidR="00572957" w:rsidRDefault="00572957" w:rsidP="00572957">
      <w:pPr>
        <w:ind w:left="360"/>
      </w:pPr>
    </w:p>
    <w:p w:rsidR="00572957" w:rsidRDefault="00572957" w:rsidP="00572957">
      <w:pPr>
        <w:numPr>
          <w:ilvl w:val="0"/>
          <w:numId w:val="3"/>
        </w:numPr>
      </w:pPr>
      <w:r>
        <w:t>history of temperature of &gt;38°C</w:t>
      </w:r>
    </w:p>
    <w:p w:rsidR="00572957" w:rsidRDefault="00572957" w:rsidP="00572957">
      <w:pPr>
        <w:numPr>
          <w:ilvl w:val="0"/>
          <w:numId w:val="3"/>
        </w:numPr>
      </w:pPr>
      <w:r>
        <w:t>absence of cough</w:t>
      </w:r>
    </w:p>
    <w:p w:rsidR="00572957" w:rsidRDefault="00572957" w:rsidP="00572957">
      <w:pPr>
        <w:numPr>
          <w:ilvl w:val="0"/>
          <w:numId w:val="3"/>
        </w:numPr>
      </w:pPr>
      <w:r>
        <w:t>tender anterior cervical lymph nodes</w:t>
      </w:r>
    </w:p>
    <w:p w:rsidR="00572957" w:rsidRDefault="00572957" w:rsidP="00572957">
      <w:pPr>
        <w:numPr>
          <w:ilvl w:val="0"/>
          <w:numId w:val="3"/>
        </w:numPr>
      </w:pPr>
      <w:r>
        <w:t>tonsillar</w:t>
      </w:r>
      <w:r>
        <w:rPr>
          <w:vertAlign w:val="superscript"/>
        </w:rPr>
        <w:t xml:space="preserve"> </w:t>
      </w:r>
      <w:r>
        <w:t>swelling or exudates</w:t>
      </w:r>
    </w:p>
    <w:p w:rsidR="00B36EA4" w:rsidRDefault="00572957" w:rsidP="00572957">
      <w:pPr>
        <w:numPr>
          <w:ilvl w:val="0"/>
          <w:numId w:val="3"/>
        </w:numPr>
      </w:pPr>
      <w:r>
        <w:t>age of &lt;15 years</w:t>
      </w:r>
    </w:p>
    <w:p w:rsidR="00B36EA4" w:rsidRDefault="00B36EA4" w:rsidP="00B36EA4">
      <w:pPr>
        <w:ind w:left="1080"/>
      </w:pPr>
    </w:p>
    <w:p w:rsidR="00572957" w:rsidRDefault="00B36EA4" w:rsidP="00B36EA4">
      <w:pPr>
        <w:ind w:left="360"/>
      </w:pPr>
      <w:r>
        <w:t>The range of scores is therefore 0 to 5.</w:t>
      </w:r>
      <w:r w:rsidR="00572957">
        <w:br/>
      </w:r>
    </w:p>
    <w:p w:rsidR="00572957" w:rsidRDefault="00572957" w:rsidP="00572957">
      <w:pPr>
        <w:numPr>
          <w:ilvl w:val="0"/>
          <w:numId w:val="2"/>
        </w:numPr>
        <w:ind w:left="360"/>
      </w:pPr>
      <w:r>
        <w:t xml:space="preserve">For this part, ignore the rapid antigen test and consider the </w:t>
      </w:r>
      <w:proofErr w:type="spellStart"/>
      <w:r>
        <w:t>McIssac</w:t>
      </w:r>
      <w:proofErr w:type="spellEnd"/>
      <w:r>
        <w:t xml:space="preserve"> Score as a single test for strep (as determined by the gold standard throat culture).  </w:t>
      </w:r>
      <w:r w:rsidRPr="006E5BFD">
        <w:t xml:space="preserve">If clinicians used some of the same items </w:t>
      </w:r>
      <w:r>
        <w:t xml:space="preserve">listed above </w:t>
      </w:r>
      <w:r w:rsidRPr="006E5BFD">
        <w:t xml:space="preserve">to decide which children to enroll in the study, what bias would this cause, and how would it affect the apparent sensitivity and specificity of a </w:t>
      </w:r>
      <w:proofErr w:type="spellStart"/>
      <w:r w:rsidRPr="006E5BFD">
        <w:t>McIsaac</w:t>
      </w:r>
      <w:proofErr w:type="spellEnd"/>
      <w:r w:rsidRPr="006E5BFD">
        <w:t xml:space="preserve"> score ≥ 3 as a test for strep throat?</w:t>
      </w:r>
      <w:r>
        <w:t xml:space="preserve"> </w:t>
      </w:r>
    </w:p>
    <w:p w:rsidR="00572957" w:rsidRPr="0060093B" w:rsidRDefault="00572957" w:rsidP="00572957">
      <w:pPr>
        <w:ind w:left="360"/>
      </w:pPr>
      <w:r>
        <w:br/>
      </w:r>
    </w:p>
    <w:p w:rsidR="00572957" w:rsidRDefault="00572957" w:rsidP="00572957">
      <w:pPr>
        <w:ind w:left="720"/>
        <w:rPr>
          <w:b/>
          <w:i/>
        </w:rPr>
      </w:pPr>
    </w:p>
    <w:p w:rsidR="00572957" w:rsidRDefault="00572957" w:rsidP="00572957">
      <w:pPr>
        <w:ind w:left="360"/>
      </w:pPr>
      <w:r>
        <w:t>Recall that the study showed that the sensitivity and specificity of the rapid antigen detection test varied with the prior probability of strep.  In other words</w:t>
      </w:r>
      <w:r w:rsidR="000C2104">
        <w:t>,</w:t>
      </w:r>
      <w:r>
        <w:t xml:space="preserve"> the sensitivity and specificity were different depending on the </w:t>
      </w:r>
      <w:proofErr w:type="spellStart"/>
      <w:r>
        <w:t>McIsaac</w:t>
      </w:r>
      <w:proofErr w:type="spellEnd"/>
      <w:r>
        <w:t xml:space="preserve"> clinical symptom score.  </w:t>
      </w:r>
    </w:p>
    <w:p w:rsidR="00572957" w:rsidRDefault="00572957" w:rsidP="00572957">
      <w:pPr>
        <w:ind w:left="360"/>
      </w:pPr>
    </w:p>
    <w:p w:rsidR="00572957" w:rsidRDefault="00572957" w:rsidP="00572957">
      <w:pPr>
        <w:numPr>
          <w:ilvl w:val="0"/>
          <w:numId w:val="2"/>
        </w:numPr>
        <w:tabs>
          <w:tab w:val="clear" w:pos="720"/>
          <w:tab w:val="num" w:pos="360"/>
        </w:tabs>
        <w:ind w:left="360"/>
      </w:pPr>
      <w:r>
        <w:t xml:space="preserve">Using terminology from EBD-2 Chapter 7 on combining tests, how can we describe the relationship between the </w:t>
      </w:r>
      <w:proofErr w:type="spellStart"/>
      <w:r>
        <w:t>McIsaac</w:t>
      </w:r>
      <w:proofErr w:type="spellEnd"/>
      <w:r>
        <w:t xml:space="preserve"> Score and the rapid antigen detection test?</w:t>
      </w:r>
    </w:p>
    <w:p w:rsidR="00572957" w:rsidRDefault="00572957" w:rsidP="00572957">
      <w:pPr>
        <w:ind w:left="360"/>
      </w:pPr>
      <w:r>
        <w:br/>
      </w:r>
    </w:p>
    <w:p w:rsidR="00572957" w:rsidRDefault="00572957" w:rsidP="00572957">
      <w:pPr>
        <w:ind w:left="360"/>
      </w:pPr>
    </w:p>
    <w:p w:rsidR="00572957" w:rsidRDefault="00572957" w:rsidP="00572957">
      <w:pPr>
        <w:numPr>
          <w:ilvl w:val="0"/>
          <w:numId w:val="2"/>
        </w:numPr>
        <w:ind w:left="360"/>
      </w:pPr>
      <w:r>
        <w:t xml:space="preserve">Table 5 from that paper is reprinted below.  The text says: "Table 5 shows that </w:t>
      </w:r>
      <w:proofErr w:type="spellStart"/>
      <w:r>
        <w:t>McIsaac</w:t>
      </w:r>
      <w:proofErr w:type="spellEnd"/>
      <w:r>
        <w:t xml:space="preserve"> scores &gt;2 were significantly associated with positive results for each diagnostic test.  No other information about the odds ratios in Table 5 is included.  </w:t>
      </w:r>
    </w:p>
    <w:tbl>
      <w:tblPr>
        <w:tblpPr w:leftFromText="180" w:rightFromText="180" w:vertAnchor="text" w:horzAnchor="margin" w:tblpY="74"/>
        <w:tblW w:w="5000" w:type="pct"/>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9344"/>
      </w:tblGrid>
      <w:tr w:rsidR="00572957" w:rsidRPr="002B47C9" w:rsidTr="00FC5CA2">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572957" w:rsidRPr="002B47C9" w:rsidRDefault="00572957" w:rsidP="00FC5CA2">
            <w:pPr>
              <w:rPr>
                <w:rFonts w:ascii="Arial" w:hAnsi="Arial" w:cs="Arial"/>
              </w:rPr>
            </w:pPr>
          </w:p>
        </w:tc>
      </w:tr>
    </w:tbl>
    <w:p w:rsidR="00572957" w:rsidRPr="002B47C9" w:rsidRDefault="00572957" w:rsidP="00572957">
      <w:pPr>
        <w:rPr>
          <w:rFonts w:ascii="Arial" w:hAnsi="Arial" w:cs="Arial"/>
        </w:rPr>
      </w:pPr>
      <w:r w:rsidRPr="002B47C9">
        <w:rPr>
          <w:rFonts w:ascii="Arial" w:hAnsi="Arial" w:cs="Arial"/>
          <w:b/>
          <w:bCs/>
        </w:rPr>
        <w:t>TABLE 5</w:t>
      </w:r>
      <w:r w:rsidRPr="002B47C9">
        <w:rPr>
          <w:rFonts w:ascii="Arial" w:hAnsi="Arial" w:cs="Arial"/>
        </w:rPr>
        <w:t xml:space="preserve"> Odds Ratios for Positive Diagnostic Test Results With </w:t>
      </w:r>
      <w:proofErr w:type="spellStart"/>
      <w:r w:rsidRPr="002B47C9">
        <w:rPr>
          <w:rFonts w:ascii="Arial" w:hAnsi="Arial" w:cs="Arial"/>
        </w:rPr>
        <w:t>McIsaac</w:t>
      </w:r>
      <w:proofErr w:type="spellEnd"/>
      <w:r w:rsidRPr="002B47C9">
        <w:rPr>
          <w:rFonts w:ascii="Arial" w:hAnsi="Arial" w:cs="Arial"/>
        </w:rPr>
        <w:t xml:space="preserve"> Scores of &gt;2</w:t>
      </w:r>
    </w:p>
    <w:tbl>
      <w:tblPr>
        <w:tblpPr w:leftFromText="180" w:rightFromText="180" w:vertAnchor="text" w:horzAnchor="margin" w:tblpY="459"/>
        <w:tblOverlap w:val="never"/>
        <w:tblW w:w="4832" w:type="pct"/>
        <w:tblCellSpacing w:w="75" w:type="dxa"/>
        <w:tblCellMar>
          <w:left w:w="0" w:type="dxa"/>
          <w:right w:w="0" w:type="dxa"/>
        </w:tblCellMar>
        <w:tblLook w:val="0000" w:firstRow="0" w:lastRow="0" w:firstColumn="0" w:lastColumn="0" w:noHBand="0" w:noVBand="0"/>
      </w:tblPr>
      <w:tblGrid>
        <w:gridCol w:w="3783"/>
        <w:gridCol w:w="3985"/>
        <w:gridCol w:w="1278"/>
      </w:tblGrid>
      <w:tr w:rsidR="00572957" w:rsidRPr="002B47C9" w:rsidTr="00FC5CA2">
        <w:trPr>
          <w:tblCellSpacing w:w="75" w:type="dxa"/>
        </w:trPr>
        <w:tc>
          <w:tcPr>
            <w:tcW w:w="0" w:type="auto"/>
            <w:vAlign w:val="bottom"/>
          </w:tcPr>
          <w:p w:rsidR="00572957" w:rsidRPr="002B47C9" w:rsidRDefault="00572957" w:rsidP="00FC5CA2">
            <w:pPr>
              <w:jc w:val="center"/>
              <w:rPr>
                <w:rFonts w:ascii="Arial" w:hAnsi="Arial" w:cs="Arial"/>
              </w:rPr>
            </w:pPr>
            <w:r w:rsidRPr="002B47C9">
              <w:rPr>
                <w:rFonts w:ascii="Arial" w:hAnsi="Arial" w:cs="Arial"/>
              </w:rPr>
              <w:t>Test</w:t>
            </w:r>
          </w:p>
        </w:tc>
        <w:tc>
          <w:tcPr>
            <w:tcW w:w="0" w:type="auto"/>
            <w:vAlign w:val="bottom"/>
          </w:tcPr>
          <w:p w:rsidR="00572957" w:rsidRPr="002B47C9" w:rsidRDefault="00572957" w:rsidP="00FC5CA2">
            <w:pPr>
              <w:jc w:val="center"/>
              <w:rPr>
                <w:rFonts w:ascii="Arial" w:hAnsi="Arial" w:cs="Arial"/>
              </w:rPr>
            </w:pPr>
            <w:r w:rsidRPr="002B47C9">
              <w:rPr>
                <w:rFonts w:ascii="Arial" w:hAnsi="Arial" w:cs="Arial"/>
              </w:rPr>
              <w:t>Odds Ratio (95% CI)</w:t>
            </w:r>
          </w:p>
        </w:tc>
        <w:tc>
          <w:tcPr>
            <w:tcW w:w="0" w:type="auto"/>
            <w:vAlign w:val="bottom"/>
          </w:tcPr>
          <w:p w:rsidR="00572957" w:rsidRPr="002B47C9" w:rsidRDefault="00572957" w:rsidP="00FC5CA2">
            <w:pPr>
              <w:jc w:val="center"/>
              <w:rPr>
                <w:rFonts w:ascii="Arial" w:hAnsi="Arial" w:cs="Arial"/>
              </w:rPr>
            </w:pPr>
            <w:r w:rsidRPr="002B47C9">
              <w:rPr>
                <w:rFonts w:ascii="Arial" w:hAnsi="Arial" w:cs="Arial"/>
              </w:rPr>
              <w:t>P</w:t>
            </w:r>
          </w:p>
        </w:tc>
      </w:tr>
      <w:tr w:rsidR="00572957" w:rsidRPr="002B47C9" w:rsidTr="00FC5CA2">
        <w:trPr>
          <w:tblCellSpacing w:w="75" w:type="dxa"/>
        </w:trPr>
        <w:tc>
          <w:tcPr>
            <w:tcW w:w="0" w:type="auto"/>
            <w:gridSpan w:val="3"/>
            <w:vAlign w:val="center"/>
          </w:tcPr>
          <w:p w:rsidR="00572957" w:rsidRPr="002B47C9" w:rsidRDefault="00B36EA4" w:rsidP="00FC5CA2">
            <w:pPr>
              <w:rPr>
                <w:rFonts w:ascii="Arial" w:hAnsi="Arial" w:cs="Arial"/>
              </w:rPr>
            </w:pPr>
            <w:r>
              <w:rPr>
                <w:rFonts w:ascii="Arial" w:hAnsi="Arial" w:cs="Arial"/>
              </w:rPr>
              <w:pict>
                <v:rect id="_x0000_i1025" style="width:0;height:1.5pt" o:hralign="center" o:hrstd="t" o:hr="t" fillcolor="#aca899" stroked="f"/>
              </w:pict>
            </w:r>
          </w:p>
        </w:tc>
      </w:tr>
      <w:tr w:rsidR="00572957" w:rsidRPr="002B47C9" w:rsidTr="00FC5CA2">
        <w:trPr>
          <w:tblCellSpacing w:w="75" w:type="dxa"/>
        </w:trPr>
        <w:tc>
          <w:tcPr>
            <w:tcW w:w="0" w:type="auto"/>
          </w:tcPr>
          <w:p w:rsidR="00572957" w:rsidRPr="002B47C9" w:rsidRDefault="00572957" w:rsidP="00FC5CA2">
            <w:pPr>
              <w:rPr>
                <w:rFonts w:ascii="Arial" w:hAnsi="Arial" w:cs="Arial"/>
              </w:rPr>
            </w:pPr>
            <w:r>
              <w:rPr>
                <w:rFonts w:ascii="Arial" w:hAnsi="Arial" w:cs="Arial"/>
              </w:rPr>
              <w:t>Rapid Antigen Teat</w:t>
            </w:r>
          </w:p>
        </w:tc>
        <w:tc>
          <w:tcPr>
            <w:tcW w:w="0" w:type="auto"/>
          </w:tcPr>
          <w:p w:rsidR="00572957" w:rsidRPr="002B47C9" w:rsidRDefault="00572957" w:rsidP="00FC5CA2">
            <w:pPr>
              <w:jc w:val="center"/>
              <w:rPr>
                <w:rFonts w:ascii="Arial" w:hAnsi="Arial" w:cs="Arial"/>
              </w:rPr>
            </w:pPr>
            <w:r w:rsidRPr="002B47C9">
              <w:rPr>
                <w:rFonts w:ascii="Arial" w:hAnsi="Arial" w:cs="Arial"/>
              </w:rPr>
              <w:t>3.44 (2.66–4.44)</w:t>
            </w:r>
          </w:p>
        </w:tc>
        <w:tc>
          <w:tcPr>
            <w:tcW w:w="0" w:type="auto"/>
          </w:tcPr>
          <w:p w:rsidR="00572957" w:rsidRPr="002B47C9" w:rsidRDefault="00572957" w:rsidP="00FC5CA2">
            <w:pPr>
              <w:jc w:val="center"/>
              <w:rPr>
                <w:rFonts w:ascii="Arial" w:hAnsi="Arial" w:cs="Arial"/>
              </w:rPr>
            </w:pPr>
            <w:r w:rsidRPr="002B47C9">
              <w:rPr>
                <w:rFonts w:ascii="Arial" w:hAnsi="Arial" w:cs="Arial"/>
              </w:rPr>
              <w:t>&lt;.001</w:t>
            </w:r>
          </w:p>
        </w:tc>
      </w:tr>
      <w:tr w:rsidR="00572957" w:rsidRPr="002B47C9" w:rsidTr="00FC5CA2">
        <w:trPr>
          <w:tblCellSpacing w:w="75" w:type="dxa"/>
        </w:trPr>
        <w:tc>
          <w:tcPr>
            <w:tcW w:w="0" w:type="auto"/>
          </w:tcPr>
          <w:p w:rsidR="00572957" w:rsidRPr="002B47C9" w:rsidRDefault="00572957" w:rsidP="00FC5CA2">
            <w:pPr>
              <w:rPr>
                <w:rFonts w:ascii="Arial" w:hAnsi="Arial" w:cs="Arial"/>
              </w:rPr>
            </w:pPr>
            <w:r>
              <w:rPr>
                <w:rFonts w:ascii="Arial" w:hAnsi="Arial" w:cs="Arial"/>
              </w:rPr>
              <w:lastRenderedPageBreak/>
              <w:t>Throat Culture</w:t>
            </w:r>
          </w:p>
        </w:tc>
        <w:tc>
          <w:tcPr>
            <w:tcW w:w="0" w:type="auto"/>
          </w:tcPr>
          <w:p w:rsidR="00572957" w:rsidRPr="002B47C9" w:rsidRDefault="00572957" w:rsidP="00FC5CA2">
            <w:pPr>
              <w:jc w:val="center"/>
              <w:rPr>
                <w:rFonts w:ascii="Arial" w:hAnsi="Arial" w:cs="Arial"/>
              </w:rPr>
            </w:pPr>
            <w:r w:rsidRPr="002B47C9">
              <w:rPr>
                <w:rFonts w:ascii="Arial" w:hAnsi="Arial" w:cs="Arial"/>
              </w:rPr>
              <w:t>2.81 (3.20–3.60)</w:t>
            </w:r>
          </w:p>
        </w:tc>
        <w:tc>
          <w:tcPr>
            <w:tcW w:w="0" w:type="auto"/>
          </w:tcPr>
          <w:p w:rsidR="00572957" w:rsidRPr="002B47C9" w:rsidRDefault="00572957" w:rsidP="00FC5CA2">
            <w:pPr>
              <w:jc w:val="center"/>
              <w:rPr>
                <w:rFonts w:ascii="Arial" w:hAnsi="Arial" w:cs="Arial"/>
              </w:rPr>
            </w:pPr>
            <w:r w:rsidRPr="002B47C9">
              <w:rPr>
                <w:rFonts w:ascii="Arial" w:hAnsi="Arial" w:cs="Arial"/>
              </w:rPr>
              <w:t>&lt;.001</w:t>
            </w:r>
          </w:p>
        </w:tc>
      </w:tr>
    </w:tbl>
    <w:p w:rsidR="00572957" w:rsidRDefault="00572957" w:rsidP="00572957">
      <w:pPr>
        <w:ind w:left="1800"/>
      </w:pPr>
    </w:p>
    <w:p w:rsidR="00572957" w:rsidRPr="002B47C9" w:rsidRDefault="00572957" w:rsidP="00572957">
      <w:pPr>
        <w:pStyle w:val="NormalWeb"/>
        <w:rPr>
          <w:rFonts w:ascii="Arial" w:hAnsi="Arial" w:cs="Arial"/>
        </w:rPr>
      </w:pPr>
      <w:r w:rsidRPr="002B47C9">
        <w:rPr>
          <w:rFonts w:ascii="Arial" w:hAnsi="Arial" w:cs="Arial"/>
        </w:rPr>
        <w:t>The baseline score level was 0 to 2.</w:t>
      </w:r>
    </w:p>
    <w:p w:rsidR="00572957" w:rsidRDefault="00572957" w:rsidP="00572957"/>
    <w:p w:rsidR="00572957" w:rsidRDefault="00572957" w:rsidP="00572957">
      <w:pPr>
        <w:numPr>
          <w:ilvl w:val="1"/>
          <w:numId w:val="1"/>
        </w:numPr>
      </w:pPr>
      <w:r>
        <w:t>What is being compared in this table?</w:t>
      </w:r>
    </w:p>
    <w:p w:rsidR="00572957" w:rsidRDefault="00572957" w:rsidP="00572957">
      <w:pPr>
        <w:ind w:left="1080"/>
      </w:pPr>
    </w:p>
    <w:p w:rsidR="00572957" w:rsidRDefault="00572957" w:rsidP="00572957">
      <w:pPr>
        <w:ind w:left="1080"/>
      </w:pPr>
    </w:p>
    <w:p w:rsidR="00572957" w:rsidRPr="003C0D42" w:rsidRDefault="000C2104" w:rsidP="00572957">
      <w:pPr>
        <w:numPr>
          <w:ilvl w:val="1"/>
          <w:numId w:val="1"/>
        </w:numPr>
        <w:rPr>
          <w:i/>
        </w:rPr>
      </w:pPr>
      <w:r>
        <w:t>Look at the point estimates and confidence intervals in the table.  What is the obvious error?</w:t>
      </w:r>
    </w:p>
    <w:p w:rsidR="00572957" w:rsidRPr="003C0D42" w:rsidRDefault="00572957" w:rsidP="00572957">
      <w:pPr>
        <w:ind w:left="1800"/>
        <w:rPr>
          <w:i/>
        </w:rPr>
      </w:pPr>
    </w:p>
    <w:p w:rsidR="00572957" w:rsidRDefault="00572957" w:rsidP="00572957"/>
    <w:p w:rsidR="00572957" w:rsidRDefault="00572957" w:rsidP="00572957">
      <w:pPr>
        <w:numPr>
          <w:ilvl w:val="1"/>
          <w:numId w:val="1"/>
        </w:numPr>
        <w:ind w:left="1080"/>
      </w:pPr>
      <w:r>
        <w:t>T</w:t>
      </w:r>
      <w:r w:rsidRPr="006E5BFD">
        <w:t xml:space="preserve">he term "spectrum bias" is sometimes used to describe non-independence (conditional on disease status) between two tests, where one test is a clinical assessment like the </w:t>
      </w:r>
      <w:proofErr w:type="spellStart"/>
      <w:r w:rsidRPr="006E5BFD">
        <w:t>McIsaac</w:t>
      </w:r>
      <w:proofErr w:type="spellEnd"/>
      <w:r w:rsidRPr="006E5BFD">
        <w:t xml:space="preserve"> score and the other test is a laboratory test like the rapid antigen </w:t>
      </w:r>
      <w:r>
        <w:t>test</w:t>
      </w:r>
      <w:r w:rsidRPr="006E5BFD">
        <w:t>.  Do</w:t>
      </w:r>
      <w:r>
        <w:t xml:space="preserve">es the odds ratio of 3.44 </w:t>
      </w:r>
      <w:r w:rsidRPr="006E5BFD">
        <w:t>provide evide</w:t>
      </w:r>
      <w:r>
        <w:t xml:space="preserve">nce of </w:t>
      </w:r>
      <w:r w:rsidRPr="006E5BFD">
        <w:t>non</w:t>
      </w:r>
      <w:r>
        <w:t>-</w:t>
      </w:r>
      <w:r w:rsidRPr="006E5BFD">
        <w:t>independence</w:t>
      </w:r>
      <w:r>
        <w:t xml:space="preserve"> between the </w:t>
      </w:r>
      <w:proofErr w:type="spellStart"/>
      <w:r>
        <w:t>McIsaac</w:t>
      </w:r>
      <w:proofErr w:type="spellEnd"/>
      <w:r>
        <w:t xml:space="preserve"> Score and the rapid antigen test</w:t>
      </w:r>
      <w:r w:rsidRPr="006E5BFD">
        <w:t xml:space="preserve">? </w:t>
      </w:r>
      <w:r>
        <w:t>(Assume that the odds ratio of 3.44 for the rapid antigen test and the odds ratio of 2.81 for the throat culture are the same, i.e., that the difference is due to chance.)  Explain your answer..</w:t>
      </w:r>
    </w:p>
    <w:p w:rsidR="00572957" w:rsidRDefault="00572957" w:rsidP="00572957">
      <w:pPr>
        <w:ind w:left="1080"/>
      </w:pPr>
    </w:p>
    <w:p w:rsidR="00572957" w:rsidRPr="00575931" w:rsidRDefault="00572957" w:rsidP="00572957">
      <w:pPr>
        <w:rPr>
          <w:b/>
        </w:rPr>
      </w:pPr>
    </w:p>
    <w:p w:rsidR="00572957" w:rsidRPr="00575931" w:rsidRDefault="00572957" w:rsidP="00572957">
      <w:pPr>
        <w:rPr>
          <w:b/>
        </w:rPr>
      </w:pPr>
    </w:p>
    <w:p w:rsidR="00814DF6" w:rsidRDefault="00814DF6">
      <w:pPr>
        <w:spacing w:after="160" w:line="259" w:lineRule="auto"/>
      </w:pPr>
    </w:p>
    <w:p w:rsidR="00F51FF4" w:rsidRDefault="00814DF6">
      <w:r>
        <w:t xml:space="preserve">d) </w:t>
      </w:r>
      <w:r w:rsidR="00C6683C">
        <w:t xml:space="preserve">Treat the </w:t>
      </w:r>
      <w:proofErr w:type="spellStart"/>
      <w:r w:rsidR="00C6683C">
        <w:t>McIsaac</w:t>
      </w:r>
      <w:proofErr w:type="spellEnd"/>
      <w:r w:rsidR="00C6683C">
        <w:t xml:space="preserve"> Score as a dichotomous test for strep throat with scores of 3, 4, and 5 considered “positive” and scores of 0, 1, and 2 as “negative”.  </w:t>
      </w:r>
      <w:r>
        <w:t xml:space="preserve">Assume that the sensitivity and the specificity </w:t>
      </w:r>
      <w:r w:rsidR="00C6683C">
        <w:t xml:space="preserve">this dichotomous test </w:t>
      </w:r>
      <w:r w:rsidR="0090007E">
        <w:t xml:space="preserve">are </w:t>
      </w:r>
      <w:r>
        <w:t xml:space="preserve">80% and 70%.  </w:t>
      </w:r>
      <w:r w:rsidR="00C6683C">
        <w:t xml:space="preserve">In a population with a prevalence (= pre-test probability) </w:t>
      </w:r>
      <w:r w:rsidR="00D22F1F">
        <w:t xml:space="preserve">of strep throat of 25%, what is the probability of a “positive” </w:t>
      </w:r>
      <w:proofErr w:type="spellStart"/>
      <w:r w:rsidR="00D22F1F">
        <w:t>McIsaac</w:t>
      </w:r>
      <w:proofErr w:type="spellEnd"/>
      <w:r w:rsidR="00D22F1F">
        <w:t xml:space="preserve"> Score?  What is </w:t>
      </w:r>
      <w:r w:rsidR="0061303D">
        <w:t xml:space="preserve">the positive predictive value of the </w:t>
      </w:r>
      <w:proofErr w:type="spellStart"/>
      <w:r w:rsidR="0061303D">
        <w:t>McIsaac</w:t>
      </w:r>
      <w:proofErr w:type="spellEnd"/>
      <w:r w:rsidR="0061303D">
        <w:t xml:space="preserve"> Score</w:t>
      </w:r>
      <w:r w:rsidR="00D22F1F">
        <w:t>?</w:t>
      </w:r>
      <w:r w:rsidR="0090007E">
        <w:t xml:space="preserve">  (Hint: </w:t>
      </w:r>
      <w:r w:rsidR="0061303D">
        <w:t>It may help to use the</w:t>
      </w:r>
      <w:r w:rsidR="006C0DDE">
        <w:t xml:space="preserve"> 2x2 table method.</w:t>
      </w:r>
      <w:r w:rsidR="0090007E">
        <w:t>)</w:t>
      </w:r>
    </w:p>
    <w:p w:rsidR="00D22F1F" w:rsidRDefault="00D22F1F"/>
    <w:p w:rsidR="00D22F1F" w:rsidRDefault="00D22F1F">
      <w:pPr>
        <w:rPr>
          <w:b/>
          <w:i/>
        </w:rPr>
      </w:pPr>
    </w:p>
    <w:p w:rsidR="00B2401E" w:rsidRDefault="00D22F1F" w:rsidP="001D0770">
      <w:r>
        <w:t xml:space="preserve">e) Assume that the sensitivity and specificity of the </w:t>
      </w:r>
      <w:r w:rsidR="0090007E">
        <w:t>RADT are 60% and 90%</w:t>
      </w:r>
      <w:r w:rsidR="00CC6F7A">
        <w:t xml:space="preserve"> and that they DO NOT depend on the </w:t>
      </w:r>
      <w:proofErr w:type="spellStart"/>
      <w:r w:rsidR="00CC6F7A">
        <w:t>McIsaac</w:t>
      </w:r>
      <w:proofErr w:type="spellEnd"/>
      <w:r w:rsidR="00CC6F7A">
        <w:t xml:space="preserve"> Score.  This means that you can assume that the 60% sensitivity </w:t>
      </w:r>
      <w:r w:rsidR="00B2401E">
        <w:t xml:space="preserve">applies to D+ patients with a </w:t>
      </w:r>
      <w:r w:rsidR="00B2401E" w:rsidRPr="004E714B">
        <w:rPr>
          <w:b/>
        </w:rPr>
        <w:t>positive</w:t>
      </w:r>
      <w:r w:rsidR="00B2401E">
        <w:t xml:space="preserve"> </w:t>
      </w:r>
      <w:proofErr w:type="spellStart"/>
      <w:r w:rsidR="00B2401E">
        <w:t>McIsaac</w:t>
      </w:r>
      <w:proofErr w:type="spellEnd"/>
      <w:r w:rsidR="00B2401E">
        <w:t xml:space="preserve"> Score and the 90% specificity applies to D- patients with a </w:t>
      </w:r>
      <w:r w:rsidR="00B2401E" w:rsidRPr="004E714B">
        <w:rPr>
          <w:b/>
        </w:rPr>
        <w:t>positive</w:t>
      </w:r>
      <w:r w:rsidR="00B2401E">
        <w:t xml:space="preserve"> </w:t>
      </w:r>
      <w:proofErr w:type="spellStart"/>
      <w:r w:rsidR="00B2401E">
        <w:t>McIsaac</w:t>
      </w:r>
      <w:proofErr w:type="spellEnd"/>
      <w:r w:rsidR="00B2401E">
        <w:t xml:space="preserve"> Score.  Take all the patients in the population above with a </w:t>
      </w:r>
      <w:r w:rsidR="00B2401E" w:rsidRPr="004B0FDF">
        <w:rPr>
          <w:b/>
        </w:rPr>
        <w:t>positive</w:t>
      </w:r>
      <w:r w:rsidR="00B2401E">
        <w:t xml:space="preserve"> </w:t>
      </w:r>
      <w:proofErr w:type="spellStart"/>
      <w:r w:rsidR="00B2401E">
        <w:t>McIsaac</w:t>
      </w:r>
      <w:proofErr w:type="spellEnd"/>
      <w:r w:rsidR="00B2401E">
        <w:t xml:space="preserve"> Score and apply the RADT test.  What is the probability that the RADT test is positive? (Hint: If you used the 2x2 table for Part (d), you can use the top row (Cells a &amp; b) as the totals of D+ and D- for your new 2x2 table.)</w:t>
      </w:r>
    </w:p>
    <w:p w:rsidR="00B2401E" w:rsidRDefault="00B2401E" w:rsidP="001D0770"/>
    <w:p w:rsidR="00E73E34" w:rsidRDefault="00E73E34" w:rsidP="001D0770">
      <w:pPr>
        <w:rPr>
          <w:b/>
          <w:i/>
        </w:rPr>
      </w:pPr>
    </w:p>
    <w:p w:rsidR="004E714B" w:rsidRDefault="004E714B" w:rsidP="001D0770">
      <w:pPr>
        <w:rPr>
          <w:b/>
          <w:i/>
        </w:rPr>
      </w:pPr>
    </w:p>
    <w:p w:rsidR="00E73E34" w:rsidRDefault="00E73E34" w:rsidP="00E73E34">
      <w:r>
        <w:t xml:space="preserve">f) You can also assume that the 60% sensitivity applies to D+ patients with a </w:t>
      </w:r>
      <w:r w:rsidRPr="00E73E34">
        <w:rPr>
          <w:b/>
        </w:rPr>
        <w:t>negative</w:t>
      </w:r>
      <w:r>
        <w:t xml:space="preserve"> </w:t>
      </w:r>
      <w:proofErr w:type="spellStart"/>
      <w:r>
        <w:t>McIsaac</w:t>
      </w:r>
      <w:proofErr w:type="spellEnd"/>
      <w:r>
        <w:t xml:space="preserve"> Score and the 90% specificity applies to D- patients with a </w:t>
      </w:r>
      <w:r w:rsidRPr="00E73E34">
        <w:rPr>
          <w:b/>
        </w:rPr>
        <w:t>negative</w:t>
      </w:r>
      <w:r>
        <w:t xml:space="preserve"> </w:t>
      </w:r>
      <w:proofErr w:type="spellStart"/>
      <w:r>
        <w:t>McIsaac</w:t>
      </w:r>
      <w:proofErr w:type="spellEnd"/>
      <w:r>
        <w:t xml:space="preserve"> Score.  Take all the patients in the population above with a </w:t>
      </w:r>
      <w:r w:rsidRPr="00E73E34">
        <w:rPr>
          <w:b/>
        </w:rPr>
        <w:t>negative</w:t>
      </w:r>
      <w:r>
        <w:t xml:space="preserve"> </w:t>
      </w:r>
      <w:proofErr w:type="spellStart"/>
      <w:r>
        <w:t>McIsaac</w:t>
      </w:r>
      <w:proofErr w:type="spellEnd"/>
      <w:r>
        <w:t xml:space="preserve"> Score and apply the RADT test.  What </w:t>
      </w:r>
      <w:r>
        <w:lastRenderedPageBreak/>
        <w:t>is the probability that the RADT test is positive? (Hint: If you used the 2x2 table for Part (d), you can use the bottom row (Cells c &amp; d) as the totals of D+ and D- for your new 2x2 table.)</w:t>
      </w:r>
    </w:p>
    <w:p w:rsidR="00EA5086" w:rsidRPr="00EA5086" w:rsidRDefault="00EA5086" w:rsidP="00E73E34">
      <w:pPr>
        <w:rPr>
          <w:b/>
          <w:i/>
        </w:rPr>
      </w:pPr>
    </w:p>
    <w:p w:rsidR="00EA5086" w:rsidRDefault="00EA5086" w:rsidP="00EA5086">
      <w:pPr>
        <w:rPr>
          <w:b/>
          <w:i/>
        </w:rPr>
      </w:pPr>
    </w:p>
    <w:p w:rsidR="003160FD" w:rsidRDefault="003160FD" w:rsidP="001D0770">
      <w:pPr>
        <w:rPr>
          <w:b/>
          <w:i/>
        </w:rPr>
      </w:pPr>
    </w:p>
    <w:p w:rsidR="003160FD" w:rsidRDefault="003160FD" w:rsidP="001D0770">
      <w:pPr>
        <w:rPr>
          <w:b/>
          <w:i/>
        </w:rPr>
      </w:pPr>
    </w:p>
    <w:p w:rsidR="007C5ECB" w:rsidRDefault="00492793" w:rsidP="001D0770">
      <w:r>
        <w:t xml:space="preserve">g) In order to get the odds ratio calculated by the authors, you have to convert your answer to (e) and </w:t>
      </w:r>
      <w:r w:rsidR="007C5ECB">
        <w:t>(</w:t>
      </w:r>
      <w:r>
        <w:t>f</w:t>
      </w:r>
      <w:r w:rsidR="007C5ECB">
        <w:t xml:space="preserve">) above to odds and take the ratio.  Do so now.  </w:t>
      </w:r>
    </w:p>
    <w:p w:rsidR="007C5ECB" w:rsidRDefault="007C5ECB" w:rsidP="001D0770"/>
    <w:p w:rsidR="007C5ECB" w:rsidRDefault="007C5ECB" w:rsidP="001D0770"/>
    <w:p w:rsidR="007C5ECB" w:rsidRDefault="007C5ECB" w:rsidP="001D0770"/>
    <w:p w:rsidR="007C5ECB" w:rsidRDefault="007C5ECB" w:rsidP="001D0770"/>
    <w:p w:rsidR="003160FD" w:rsidRDefault="007C5ECB" w:rsidP="001D0770">
      <w:r>
        <w:t xml:space="preserve">h) The calculations that you have done in (e), (f), and (g) assumed that the </w:t>
      </w:r>
      <w:proofErr w:type="spellStart"/>
      <w:r>
        <w:t>McIsaac</w:t>
      </w:r>
      <w:proofErr w:type="spellEnd"/>
      <w:r>
        <w:t xml:space="preserve"> Score and the RADT are conditionally independent, i.e. that you can multiply their LRs.  Answer c (iii) again.</w:t>
      </w:r>
    </w:p>
    <w:p w:rsidR="007C5ECB" w:rsidRDefault="007C5ECB" w:rsidP="001D0770"/>
    <w:p w:rsidR="007C5ECB" w:rsidRDefault="007C5ECB" w:rsidP="001D0770">
      <w:pPr>
        <w:rPr>
          <w:b/>
          <w:i/>
        </w:rPr>
      </w:pPr>
    </w:p>
    <w:p w:rsidR="003160FD" w:rsidRPr="00E916A5" w:rsidRDefault="003160FD" w:rsidP="001D0770">
      <w:pPr>
        <w:rPr>
          <w:b/>
          <w:i/>
        </w:rPr>
      </w:pPr>
    </w:p>
    <w:p w:rsidR="00D22F1F" w:rsidRPr="001D0770" w:rsidRDefault="00D22F1F" w:rsidP="0090007E">
      <w:pPr>
        <w:rPr>
          <w:b/>
        </w:rPr>
      </w:pPr>
    </w:p>
    <w:sectPr w:rsidR="00D22F1F" w:rsidRPr="001D07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8F6792"/>
    <w:multiLevelType w:val="hybridMultilevel"/>
    <w:tmpl w:val="D8FCE796"/>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17D21838">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42E7565D"/>
    <w:multiLevelType w:val="hybridMultilevel"/>
    <w:tmpl w:val="D548A25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77210676"/>
    <w:multiLevelType w:val="hybridMultilevel"/>
    <w:tmpl w:val="540CA02C"/>
    <w:lvl w:ilvl="0" w:tplc="0409000F">
      <w:start w:val="1"/>
      <w:numFmt w:val="decimal"/>
      <w:lvlText w:val="%1."/>
      <w:lvlJc w:val="left"/>
      <w:pPr>
        <w:tabs>
          <w:tab w:val="num" w:pos="720"/>
        </w:tabs>
        <w:ind w:left="720" w:hanging="360"/>
      </w:pPr>
      <w:rPr>
        <w:rFonts w:hint="default"/>
      </w:rPr>
    </w:lvl>
    <w:lvl w:ilvl="1" w:tplc="320EB91A">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957"/>
    <w:rsid w:val="00040E90"/>
    <w:rsid w:val="000C2104"/>
    <w:rsid w:val="000C6389"/>
    <w:rsid w:val="00135013"/>
    <w:rsid w:val="001D0770"/>
    <w:rsid w:val="003160FD"/>
    <w:rsid w:val="00492793"/>
    <w:rsid w:val="004B0FDF"/>
    <w:rsid w:val="004E714B"/>
    <w:rsid w:val="00572957"/>
    <w:rsid w:val="0061303D"/>
    <w:rsid w:val="006C0DDE"/>
    <w:rsid w:val="0072261E"/>
    <w:rsid w:val="00723925"/>
    <w:rsid w:val="007C5ECB"/>
    <w:rsid w:val="00814DF6"/>
    <w:rsid w:val="008B53E1"/>
    <w:rsid w:val="0090007E"/>
    <w:rsid w:val="00AF5655"/>
    <w:rsid w:val="00B2401E"/>
    <w:rsid w:val="00B36EA4"/>
    <w:rsid w:val="00C6683C"/>
    <w:rsid w:val="00CC6F7A"/>
    <w:rsid w:val="00D22F1F"/>
    <w:rsid w:val="00DC1B4E"/>
    <w:rsid w:val="00E73E34"/>
    <w:rsid w:val="00E916A5"/>
    <w:rsid w:val="00EA5086"/>
    <w:rsid w:val="00F51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C3E7808"/>
  <w15:chartTrackingRefBased/>
  <w15:docId w15:val="{2DAE9A48-E754-45EB-BB3B-07EB46060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95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57295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6599913">
      <w:bodyDiv w:val="1"/>
      <w:marLeft w:val="0"/>
      <w:marRight w:val="0"/>
      <w:marTop w:val="0"/>
      <w:marBottom w:val="0"/>
      <w:divBdr>
        <w:top w:val="none" w:sz="0" w:space="0" w:color="auto"/>
        <w:left w:val="none" w:sz="0" w:space="0" w:color="auto"/>
        <w:bottom w:val="none" w:sz="0" w:space="0" w:color="auto"/>
        <w:right w:val="none" w:sz="0" w:space="0" w:color="auto"/>
      </w:divBdr>
    </w:div>
    <w:div w:id="1644313345">
      <w:bodyDiv w:val="1"/>
      <w:marLeft w:val="0"/>
      <w:marRight w:val="0"/>
      <w:marTop w:val="0"/>
      <w:marBottom w:val="0"/>
      <w:divBdr>
        <w:top w:val="none" w:sz="0" w:space="0" w:color="auto"/>
        <w:left w:val="none" w:sz="0" w:space="0" w:color="auto"/>
        <w:bottom w:val="none" w:sz="0" w:space="0" w:color="auto"/>
        <w:right w:val="none" w:sz="0" w:space="0" w:color="auto"/>
      </w:divBdr>
    </w:div>
    <w:div w:id="204262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009</Words>
  <Characters>575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UCSF-DEB\SFCC</Company>
  <LinksUpToDate>false</LinksUpToDate>
  <CharactersWithSpaces>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ohn</dc:creator>
  <cp:keywords/>
  <dc:description/>
  <cp:lastModifiedBy>Michael Kohn</cp:lastModifiedBy>
  <cp:revision>5</cp:revision>
  <dcterms:created xsi:type="dcterms:W3CDTF">2017-10-23T22:34:00Z</dcterms:created>
  <dcterms:modified xsi:type="dcterms:W3CDTF">2017-10-24T16:44:00Z</dcterms:modified>
</cp:coreProperties>
</file>